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B3DAA" w14:textId="77777777" w:rsidR="00CD77C3" w:rsidRPr="00CD77C3" w:rsidRDefault="00CD77C3" w:rsidP="00CD77C3">
      <w:pPr>
        <w:pStyle w:val="LUTHeading2"/>
        <w:rPr>
          <w:lang w:val="fi-FI"/>
        </w:rPr>
      </w:pPr>
      <w:bookmarkStart w:id="0" w:name="_Toc126167244"/>
      <w:r w:rsidRPr="00CD77C3">
        <w:rPr>
          <w:lang w:val="fi-FI"/>
        </w:rPr>
        <w:t>3.2. Related research</w:t>
      </w:r>
      <w:bookmarkEnd w:id="0"/>
    </w:p>
    <w:p w14:paraId="174975C8" w14:textId="77777777" w:rsidR="00CD77C3" w:rsidRPr="00CD77C3" w:rsidRDefault="00CD77C3" w:rsidP="00CD77C3">
      <w:pPr>
        <w:pStyle w:val="LUTNormalTimesNewRoman12"/>
        <w:rPr>
          <w:b/>
          <w:i/>
          <w:lang w:val="fi-FI"/>
        </w:rPr>
      </w:pPr>
      <w:r w:rsidRPr="00CD77C3">
        <w:rPr>
          <w:b/>
          <w:i/>
          <w:lang w:val="fi-FI"/>
        </w:rPr>
        <w:t>Version 1</w:t>
      </w:r>
      <w:r w:rsidRPr="00CD77C3">
        <w:rPr>
          <w:b/>
          <w:bCs/>
          <w:i/>
          <w:iCs/>
          <w:lang w:val="fi-FI"/>
        </w:rPr>
        <w:t xml:space="preserve"> (Jätin tämän nyt </w:t>
      </w:r>
      <w:proofErr w:type="gramStart"/>
      <w:r w:rsidRPr="00CD77C3">
        <w:rPr>
          <w:b/>
          <w:bCs/>
          <w:i/>
          <w:iCs/>
          <w:lang w:val="fi-FI"/>
        </w:rPr>
        <w:t>tähän</w:t>
      </w:r>
      <w:proofErr w:type="gramEnd"/>
      <w:r w:rsidRPr="00CD77C3">
        <w:rPr>
          <w:b/>
          <w:bCs/>
          <w:i/>
          <w:iCs/>
          <w:lang w:val="fi-FI"/>
        </w:rPr>
        <w:t xml:space="preserve"> kun Haluan mielipiteen että onko tällä enää mitään arvoa </w:t>
      </w:r>
      <w:r w:rsidRPr="00CD77C3">
        <w:rPr>
          <mc:AlternateContent>
            <mc:Choice Requires="w16se"/>
            <mc:Fallback>
              <w:rFonts w:ascii="Segoe UI Emoji" w:eastAsia="Segoe UI Emoji" w:hAnsi="Segoe UI Emoji" w:cs="Segoe UI Emoji"/>
            </mc:Fallback>
          </mc:AlternateContent>
          <w:b/>
          <w:bCs/>
          <w:lang w:val="fi-FI"/>
        </w:rPr>
        <mc:AlternateContent>
          <mc:Choice Requires="w16se">
            <w16se:symEx w16se:font="Segoe UI Emoji" w16se:char="1F642"/>
          </mc:Choice>
          <mc:Fallback>
            <w:t>🙂</w:t>
          </mc:Fallback>
        </mc:AlternateContent>
      </w:r>
      <w:r w:rsidRPr="00CD77C3">
        <w:rPr>
          <w:b/>
          <w:bCs/>
          <w:i/>
          <w:iCs/>
          <w:lang w:val="fi-FI"/>
        </w:rPr>
        <w:t>)</w:t>
      </w:r>
      <w:r w:rsidRPr="00CD77C3">
        <w:rPr>
          <w:b/>
          <w:i/>
          <w:lang w:val="fi-FI"/>
        </w:rPr>
        <w:t>:</w:t>
      </w:r>
    </w:p>
    <w:p w14:paraId="78383705" w14:textId="77777777" w:rsidR="00CD77C3" w:rsidRPr="00CD77C3" w:rsidRDefault="00CD77C3" w:rsidP="00CD77C3">
      <w:pPr>
        <w:pStyle w:val="LUTNormalTimesNewRoman12"/>
        <w:rPr>
          <w:lang w:val="en-US"/>
        </w:rPr>
      </w:pPr>
      <w:r w:rsidRPr="00CD77C3">
        <w:rPr>
          <w:lang w:val="en-US"/>
        </w:rPr>
        <w:t>As automatic assessment in academic environment has been around for over sixty years, it has been the topic of numerous research during the years. This section briefly introduces a selection of research and their findings relevant to the topics of this thesis.</w:t>
      </w:r>
    </w:p>
    <w:p w14:paraId="1FA3B1F4" w14:textId="77777777" w:rsidR="00CD77C3" w:rsidRPr="00CD77C3" w:rsidRDefault="00CD77C3" w:rsidP="00CD77C3">
      <w:pPr>
        <w:pStyle w:val="LUTNormalTimesNewRoman12"/>
        <w:rPr>
          <w:lang w:val="en-US"/>
        </w:rPr>
      </w:pPr>
      <w:r w:rsidRPr="00CD77C3">
        <w:rPr>
          <w:lang w:val="en-US"/>
        </w:rPr>
        <w:t xml:space="preserve">Manuel Rubio-Sánchez et al. assessed an AAT system </w:t>
      </w:r>
      <w:r w:rsidRPr="00CD77C3">
        <w:rPr>
          <w:i/>
          <w:iCs/>
          <w:lang w:val="en-US"/>
        </w:rPr>
        <w:t xml:space="preserve">Mooshak </w:t>
      </w:r>
      <w:r w:rsidRPr="00CD77C3">
        <w:rPr>
          <w:lang w:val="en-US"/>
        </w:rPr>
        <w:t xml:space="preserve">in their research </w:t>
      </w:r>
      <w:r w:rsidRPr="00CD77C3">
        <w:rPr>
          <w:i/>
          <w:iCs/>
          <w:lang w:val="en-US"/>
        </w:rPr>
        <w:t>Student perception and usage of an automated programming assessment tool</w:t>
      </w:r>
      <w:r w:rsidRPr="00CD77C3">
        <w:rPr>
          <w:lang w:val="en-US"/>
        </w:rPr>
        <w:t xml:space="preserve"> in which they used </w:t>
      </w:r>
      <w:r w:rsidRPr="00CD77C3">
        <w:rPr>
          <w:i/>
          <w:iCs/>
          <w:lang w:val="en-US"/>
        </w:rPr>
        <w:t xml:space="preserve">Mooshak </w:t>
      </w:r>
      <w:r w:rsidRPr="00CD77C3">
        <w:rPr>
          <w:lang w:val="en-US"/>
        </w:rPr>
        <w:t>in an algorithm designing course. The research aimed to answer the following research questions:</w:t>
      </w:r>
    </w:p>
    <w:p w14:paraId="65EEB049" w14:textId="77777777" w:rsidR="00CD77C3" w:rsidRPr="00CD77C3" w:rsidRDefault="00CD77C3" w:rsidP="00CD77C3">
      <w:pPr>
        <w:pStyle w:val="LUTNormalTimesNewRoman12"/>
        <w:numPr>
          <w:ilvl w:val="0"/>
          <w:numId w:val="1"/>
        </w:numPr>
        <w:rPr>
          <w:lang w:val="en-US"/>
        </w:rPr>
      </w:pPr>
      <w:r w:rsidRPr="00CD77C3">
        <w:rPr>
          <w:lang w:val="en-US"/>
        </w:rPr>
        <w:t xml:space="preserve">“To what extent do students use </w:t>
      </w:r>
      <w:r w:rsidRPr="00CD77C3">
        <w:rPr>
          <w:i/>
          <w:iCs/>
          <w:lang w:val="en-US"/>
        </w:rPr>
        <w:t>Mooshak</w:t>
      </w:r>
      <w:r w:rsidRPr="00CD77C3">
        <w:rPr>
          <w:lang w:val="en-US"/>
        </w:rPr>
        <w:t xml:space="preserve"> as a substitute for their own testing and debugging?”</w:t>
      </w:r>
    </w:p>
    <w:p w14:paraId="10EDC7C6" w14:textId="77777777" w:rsidR="00CD77C3" w:rsidRPr="00CD77C3" w:rsidRDefault="00CD77C3" w:rsidP="00CD77C3">
      <w:pPr>
        <w:pStyle w:val="LUTNormalTimesNewRoman12"/>
        <w:numPr>
          <w:ilvl w:val="0"/>
          <w:numId w:val="1"/>
        </w:numPr>
        <w:rPr>
          <w:lang w:val="en-US"/>
        </w:rPr>
      </w:pPr>
      <w:r w:rsidRPr="00CD77C3">
        <w:rPr>
          <w:lang w:val="en-US"/>
        </w:rPr>
        <w:t xml:space="preserve">“How do students experience the usage of </w:t>
      </w:r>
      <w:r w:rsidRPr="00CD77C3">
        <w:rPr>
          <w:i/>
          <w:iCs/>
          <w:lang w:val="en-US"/>
        </w:rPr>
        <w:t>Mooshak</w:t>
      </w:r>
      <w:r w:rsidRPr="00CD77C3">
        <w:rPr>
          <w:lang w:val="en-US"/>
        </w:rPr>
        <w:t xml:space="preserve"> and how would they improve the tool?”</w:t>
      </w:r>
    </w:p>
    <w:p w14:paraId="0D15B5F3" w14:textId="77777777" w:rsidR="00CD77C3" w:rsidRPr="00CD77C3" w:rsidRDefault="00CD77C3" w:rsidP="00CD77C3">
      <w:pPr>
        <w:pStyle w:val="LUTNormalTimesNewRoman12"/>
        <w:numPr>
          <w:ilvl w:val="0"/>
          <w:numId w:val="1"/>
        </w:numPr>
        <w:rPr>
          <w:lang w:val="en-US"/>
        </w:rPr>
      </w:pPr>
      <w:r w:rsidRPr="00CD77C3">
        <w:rPr>
          <w:lang w:val="en-US"/>
        </w:rPr>
        <w:t xml:space="preserve">“Whether the usage of </w:t>
      </w:r>
      <w:r w:rsidRPr="00CD77C3">
        <w:rPr>
          <w:i/>
          <w:iCs/>
          <w:lang w:val="en-US"/>
        </w:rPr>
        <w:t>Mooshak</w:t>
      </w:r>
      <w:r w:rsidRPr="00CD77C3">
        <w:rPr>
          <w:lang w:val="en-US"/>
        </w:rPr>
        <w:t xml:space="preserve"> influences the dropout rate?”</w:t>
      </w:r>
    </w:p>
    <w:p w14:paraId="14F1D58A" w14:textId="77777777" w:rsidR="00CD77C3" w:rsidRPr="00CD77C3" w:rsidRDefault="00CD77C3" w:rsidP="00CD77C3">
      <w:pPr>
        <w:pStyle w:val="LUTNormalTimesNewRoman12"/>
        <w:rPr>
          <w:lang w:val="en-US"/>
        </w:rPr>
      </w:pPr>
      <w:r w:rsidRPr="00CD77C3">
        <w:rPr>
          <w:lang w:val="en-US"/>
        </w:rPr>
        <w:t>Out of the research questions, the 2</w:t>
      </w:r>
      <w:r w:rsidRPr="00CD77C3">
        <w:rPr>
          <w:vertAlign w:val="superscript"/>
          <w:lang w:val="en-US"/>
        </w:rPr>
        <w:t>nd</w:t>
      </w:r>
      <w:r w:rsidRPr="00CD77C3">
        <w:rPr>
          <w:lang w:val="en-US"/>
        </w:rPr>
        <w:t xml:space="preserve"> and to some extent the 3</w:t>
      </w:r>
      <w:r w:rsidRPr="00CD77C3">
        <w:rPr>
          <w:vertAlign w:val="superscript"/>
          <w:lang w:val="en-US"/>
        </w:rPr>
        <w:t>rd</w:t>
      </w:r>
      <w:r w:rsidRPr="00CD77C3">
        <w:rPr>
          <w:lang w:val="en-US"/>
        </w:rPr>
        <w:t xml:space="preserve"> questions are the most relevant to address for the sake of this research. In order to get an answer to the 2</w:t>
      </w:r>
      <w:r w:rsidRPr="00CD77C3">
        <w:rPr>
          <w:vertAlign w:val="superscript"/>
          <w:lang w:val="en-US"/>
        </w:rPr>
        <w:t>nd</w:t>
      </w:r>
      <w:r w:rsidRPr="00CD77C3">
        <w:rPr>
          <w:lang w:val="en-US"/>
        </w:rPr>
        <w:t xml:space="preserve">  question, they collected data from students with questionnaires containing various questions about the performance of the AAT and analyzed the opinions and critiques, and for the 3</w:t>
      </w:r>
      <w:r w:rsidRPr="00CD77C3">
        <w:rPr>
          <w:vertAlign w:val="superscript"/>
          <w:lang w:val="en-US"/>
        </w:rPr>
        <w:t>rd</w:t>
      </w:r>
      <w:r w:rsidRPr="00CD77C3">
        <w:rPr>
          <w:lang w:val="en-US"/>
        </w:rPr>
        <w:t xml:space="preserve"> question they analyzed the course statistics. </w:t>
      </w:r>
      <w:r w:rsidRPr="00CD77C3">
        <w:rPr>
          <w:lang w:val="en-US"/>
        </w:rPr>
        <w:fldChar w:fldCharType="begin"/>
      </w:r>
      <w:r w:rsidRPr="00CD77C3">
        <w:rPr>
          <w:lang w:val="en-US"/>
        </w:rPr>
        <w:instrText xml:space="preserve"> ADDIN ZOTERO_ITEM CSL_CITATION {"citationID":"oeoI5lBx","properties":{"formattedCitation":"[13]","plainCitation":"[13]","noteIndex":0},"citationItems":[{"id":89,"uris":["http://zotero.org/users/9894263/items/BZM747VT"],"itemData":{"id":89,"type":"article-journal","abstract":"Automated assessment systems are gaining popularity within computer programming courses. In this paper we perform an empirical evaluation of Mooshak, an online judge that verifies program correctness, in order to determine its usefulness in classroom settings. In particular, we provide a detailed study on how students use the tool, analyze their opinions and critiques about it, and measure other features like its capability to reduce dropout rates. The experience was carried out within a course on algorithm design and analysis where we collected information through several questionnaires and data generated by the tool during the course. Among the main findings we highlight: (1) the usage of the tool was adequate in relation to students’ own testing; (2) its feedback needs to be richer in order to improve its acceptance among students; and (3) there was no statistical evidence to claim Mooshak reduced the dropout rate.","container-title":"Computers in Human Behavior","DOI":"10.1016/j.chb.2013.04.001","ISSN":"0747-5632","journalAbbreviation":"Computers in Human Behavior","language":"en","page":"453-460","source":"ScienceDirect","title":"Student perception and usage of an automated programming assessment tool","volume":"31","author":[{"family":"Rubio-Sánchez","given":"Manuel"},{"family":"Kinnunen","given":"Päivi"},{"family":"Pareja-Flores","given":"Cristóbal"},{"family":"Velázquez-Iturbide","given":"Ángel"}],"issued":{"date-parts":[["2014",2,1]]}}}],"schema":"https://github.com/citation-style-language/schema/raw/master/csl-citation.json"} </w:instrText>
      </w:r>
      <w:r w:rsidRPr="00CD77C3">
        <w:rPr>
          <w:lang w:val="en-US"/>
        </w:rPr>
        <w:fldChar w:fldCharType="separate"/>
      </w:r>
      <w:r w:rsidRPr="00CD77C3">
        <w:t>[13]</w:t>
      </w:r>
      <w:r w:rsidRPr="00CD77C3">
        <w:rPr>
          <w:lang w:val="en-US"/>
        </w:rPr>
        <w:fldChar w:fldCharType="end"/>
      </w:r>
    </w:p>
    <w:p w14:paraId="1C99D3B2" w14:textId="77777777" w:rsidR="00CD77C3" w:rsidRPr="00CD77C3" w:rsidRDefault="00CD77C3" w:rsidP="00CD77C3">
      <w:pPr>
        <w:pStyle w:val="LUTNormalTimesNewRoman12"/>
        <w:rPr>
          <w:lang w:val="en-US"/>
        </w:rPr>
      </w:pPr>
      <w:r w:rsidRPr="00CD77C3">
        <w:rPr>
          <w:lang w:val="en-US"/>
        </w:rPr>
        <w:t xml:space="preserve">The main finding of the study was that the students didn’t appreciate using the tool in general despite finding it interesting or good idea to implement in a course. The main problem the students had with the AAT was that the feedback was lacking and in need of enhancing. Regardless of the AAT being disfavored by the students, a correlation between using the AAT and the number of dropouts wasn’t found. </w:t>
      </w:r>
      <w:r w:rsidRPr="00CD77C3">
        <w:rPr>
          <w:lang w:val="en-US"/>
        </w:rPr>
        <w:fldChar w:fldCharType="begin"/>
      </w:r>
      <w:r w:rsidRPr="00CD77C3">
        <w:rPr>
          <w:lang w:val="en-US"/>
        </w:rPr>
        <w:instrText xml:space="preserve"> ADDIN ZOTERO_ITEM CSL_CITATION {"citationID":"j7zdbiUH","properties":{"formattedCitation":"[13]","plainCitation":"[13]","noteIndex":0},"citationItems":[{"id":89,"uris":["http://zotero.org/users/9894263/items/BZM747VT"],"itemData":{"id":89,"type":"article-journal","abstract":"Automated assessment systems are gaining popularity within computer programming courses. In this paper we perform an empirical evaluation of Mooshak, an online judge that verifies program correctness, in order to determine its usefulness in classroom settings. In particular, we provide a detailed study on how students use the tool, analyze their opinions and critiques about it, and measure other features like its capability to reduce dropout rates. The experience was carried out within a course on algorithm design and analysis where we collected information through several questionnaires and data generated by the tool during the course. Among the main findings we highlight: (1) the usage of the tool was adequate in relation to students’ own testing; (2) its feedback needs to be richer in order to improve its acceptance among students; and (3) there was no statistical evidence to claim Mooshak reduced the dropout rate.","container-title":"Computers in Human Behavior","DOI":"10.1016/j.chb.2013.04.001","ISSN":"0747-5632","journalAbbreviation":"Computers in Human Behavior","language":"en","page":"453-460","source":"ScienceDirect","title":"Student perception and usage of an automated programming assessment tool","volume":"31","author":[{"family":"Rubio-Sánchez","given":"Manuel"},{"family":"Kinnunen","given":"Päivi"},{"family":"Pareja-Flores","given":"Cristóbal"},{"family":"Velázquez-Iturbide","given":"Ángel"}],"issued":{"date-parts":[["2014",2,1]]}}}],"schema":"https://github.com/citation-style-language/schema/raw/master/csl-citation.json"} </w:instrText>
      </w:r>
      <w:r w:rsidRPr="00CD77C3">
        <w:rPr>
          <w:lang w:val="en-US"/>
        </w:rPr>
        <w:fldChar w:fldCharType="separate"/>
      </w:r>
      <w:r w:rsidRPr="00CD77C3">
        <w:t>[13]</w:t>
      </w:r>
      <w:r w:rsidRPr="00CD77C3">
        <w:rPr>
          <w:lang w:val="en-US"/>
        </w:rPr>
        <w:fldChar w:fldCharType="end"/>
      </w:r>
    </w:p>
    <w:p w14:paraId="545B0EDB" w14:textId="77777777" w:rsidR="00CD77C3" w:rsidRPr="00CD77C3" w:rsidRDefault="00CD77C3" w:rsidP="00CD77C3">
      <w:pPr>
        <w:pStyle w:val="LUTNormalTimesNewRoman12"/>
        <w:rPr>
          <w:lang w:val="en-US"/>
        </w:rPr>
      </w:pPr>
    </w:p>
    <w:p w14:paraId="4455D46E" w14:textId="77777777" w:rsidR="00CD77C3" w:rsidRPr="00CD77C3" w:rsidRDefault="00CD77C3" w:rsidP="00CD77C3">
      <w:pPr>
        <w:pStyle w:val="LUTNormalTimesNewRoman12"/>
        <w:rPr>
          <w:lang w:val="en-US"/>
        </w:rPr>
      </w:pPr>
      <w:r w:rsidRPr="00CD77C3">
        <w:rPr>
          <w:lang w:val="en-US"/>
        </w:rPr>
        <w:lastRenderedPageBreak/>
        <w:t xml:space="preserve">Instead of assessing an already existing AAT, Li-Chen Cheng et al. created their own in their study </w:t>
      </w:r>
      <w:r w:rsidRPr="00CD77C3">
        <w:rPr>
          <w:i/>
          <w:iCs/>
          <w:lang w:val="en-US"/>
        </w:rPr>
        <w:t>Effects of an automated programming assessment system on the learning performances of experienced and novice learners</w:t>
      </w:r>
      <w:r w:rsidRPr="00CD77C3">
        <w:rPr>
          <w:lang w:val="en-US"/>
        </w:rPr>
        <w:t xml:space="preserve">. In this study, they created n AAT system called </w:t>
      </w:r>
      <w:r w:rsidRPr="00CD77C3">
        <w:rPr>
          <w:i/>
          <w:iCs/>
          <w:lang w:val="en-US"/>
        </w:rPr>
        <w:t>APAMP</w:t>
      </w:r>
      <w:r w:rsidRPr="00CD77C3">
        <w:rPr>
          <w:lang w:val="en-US"/>
        </w:rPr>
        <w:t xml:space="preserve">. The main focus of the research was to see if there was any difference in the learning achievements, attitude and motivation of the more experienced students compared to the novice programmer students during the course, using the feedback of the AAT as a learning tool. </w:t>
      </w:r>
      <w:r w:rsidRPr="00CD77C3">
        <w:rPr>
          <w:lang w:val="en-US"/>
        </w:rPr>
        <w:fldChar w:fldCharType="begin"/>
      </w:r>
      <w:r w:rsidRPr="00CD77C3">
        <w:rPr>
          <w:lang w:val="en-US"/>
        </w:rPr>
        <w:instrText xml:space="preserve"> ADDIN ZOTERO_ITEM CSL_CITATION {"citationID":"HaiBNX2t","properties":{"formattedCitation":"[11]","plainCitation":"[11]","noteIndex":0},"citationItems":[{"id":92,"uris":["http://zotero.org/users/9894263/items/UYGWVN8B"],"itemData":{"id":92,"type":"article-journal","abstract":"Programming ability is the core ability of this era and can be obtained and improved through practice. In this paper, an Automated Programming Assessment system based on Mastery learning and Peer competition (APAMP) was proposed and developed. APAMP allows students to practice repeatedly by providing immediate feedback after their programs are submitted. It also presents an analytical dashboard as a competition mechanism for students to visualize their learning performance and compare their performance with peers. By incorporating APAMP into programming courses, students can master programming skills through repeated practice, and their enthusiasm for learning programming can also be encouraged by peer competition. To evaluate the effects of APAMP on the learning performance of students with programming language learning and novice students, a quasi-experiment was conducted in a high school. The experimental results showed that the learning achievement of the two groups of students improved significantly.. Moreover, the learning attitude of students in the experienced group improved significantly, with the experienced students benefiting more from the system than the novice students. In fact, the novice students showed a significant decline in learning attitude and learning motivation, which was contrary to our intuition.","container-title":"Interactive Learning Environments","DOI":"10.1080/10494820.2021.2006237","ISSN":"1049-4820","issue":"0","note":"publisher: Routledge\n_eprint: https://doi.org/10.1080/10494820.2021.2006237","page":"1-17","source":"Taylor and Francis+NEJM","title":"Effects of an automated programming assessment system on the learning performances of experienced and novice learners","volume":"0","author":[{"family":"Cheng","given":"Li-Chen"},{"family":"Li","given":"Wei"},{"family":"Tseng","given":"Judy C. R."}],"issued":{"date-parts":[["2021",11,22]]}}}],"schema":"https://github.com/citation-style-language/schema/raw/master/csl-citation.json"} </w:instrText>
      </w:r>
      <w:r w:rsidRPr="00CD77C3">
        <w:rPr>
          <w:lang w:val="en-US"/>
        </w:rPr>
        <w:fldChar w:fldCharType="separate"/>
      </w:r>
      <w:r w:rsidRPr="00CD77C3">
        <w:t>[11]</w:t>
      </w:r>
      <w:r w:rsidRPr="00CD77C3">
        <w:rPr>
          <w:lang w:val="en-US"/>
        </w:rPr>
        <w:fldChar w:fldCharType="end"/>
      </w:r>
    </w:p>
    <w:p w14:paraId="2BC356E1" w14:textId="77777777" w:rsidR="00CD77C3" w:rsidRPr="00CD77C3" w:rsidRDefault="00CD77C3" w:rsidP="00CD77C3">
      <w:pPr>
        <w:pStyle w:val="LUTNormalTimesNewRoman12"/>
        <w:rPr>
          <w:lang w:val="en-US"/>
        </w:rPr>
      </w:pPr>
      <w:r w:rsidRPr="00CD77C3">
        <w:rPr>
          <w:lang w:val="en-US"/>
        </w:rPr>
        <w:t xml:space="preserve">In the study, a preliminary test and questionnaire were conducted, which was used to evaluate the baseline of the student’s skills, motivation and attitude. After the end of the course, another set of questionnaires and tests were caried out, which was used to evaluate the changes that happened during the course. </w:t>
      </w:r>
      <w:r w:rsidRPr="00CD77C3">
        <w:rPr>
          <w:lang w:val="en-US"/>
        </w:rPr>
        <w:fldChar w:fldCharType="begin"/>
      </w:r>
      <w:r w:rsidRPr="00CD77C3">
        <w:rPr>
          <w:lang w:val="en-US"/>
        </w:rPr>
        <w:instrText xml:space="preserve"> ADDIN ZOTERO_ITEM CSL_CITATION {"citationID":"MQJsRkou","properties":{"formattedCitation":"[11]","plainCitation":"[11]","noteIndex":0},"citationItems":[{"id":92,"uris":["http://zotero.org/users/9894263/items/UYGWVN8B"],"itemData":{"id":92,"type":"article-journal","abstract":"Programming ability is the core ability of this era and can be obtained and improved through practice. In this paper, an Automated Programming Assessment system based on Mastery learning and Peer competition (APAMP) was proposed and developed. APAMP allows students to practice repeatedly by providing immediate feedback after their programs are submitted. It also presents an analytical dashboard as a competition mechanism for students to visualize their learning performance and compare their performance with peers. By incorporating APAMP into programming courses, students can master programming skills through repeated practice, and their enthusiasm for learning programming can also be encouraged by peer competition. To evaluate the effects of APAMP on the learning performance of students with programming language learning and novice students, a quasi-experiment was conducted in a high school. The experimental results showed that the learning achievement of the two groups of students improved significantly.. Moreover, the learning attitude of students in the experienced group improved significantly, with the experienced students benefiting more from the system than the novice students. In fact, the novice students showed a significant decline in learning attitude and learning motivation, which was contrary to our intuition.","container-title":"Interactive Learning Environments","DOI":"10.1080/10494820.2021.2006237","ISSN":"1049-4820","issue":"0","note":"publisher: Routledge\n_eprint: https://doi.org/10.1080/10494820.2021.2006237","page":"1-17","source":"Taylor and Francis+NEJM","title":"Effects of an automated programming assessment system on the learning performances of experienced and novice learners","volume":"0","author":[{"family":"Cheng","given":"Li-Chen"},{"family":"Li","given":"Wei"},{"family":"Tseng","given":"Judy C. R."}],"issued":{"date-parts":[["2021",11,22]]}}}],"schema":"https://github.com/citation-style-language/schema/raw/master/csl-citation.json"} </w:instrText>
      </w:r>
      <w:r w:rsidRPr="00CD77C3">
        <w:rPr>
          <w:lang w:val="en-US"/>
        </w:rPr>
        <w:fldChar w:fldCharType="separate"/>
      </w:r>
      <w:r w:rsidRPr="00CD77C3">
        <w:t>[11]</w:t>
      </w:r>
      <w:r w:rsidRPr="00CD77C3">
        <w:rPr>
          <w:lang w:val="en-US"/>
        </w:rPr>
        <w:fldChar w:fldCharType="end"/>
      </w:r>
    </w:p>
    <w:p w14:paraId="7FE8C42F" w14:textId="77777777" w:rsidR="00CD77C3" w:rsidRPr="00CD77C3" w:rsidRDefault="00CD77C3" w:rsidP="00CD77C3">
      <w:pPr>
        <w:pStyle w:val="LUTNormalTimesNewRoman12"/>
        <w:rPr>
          <w:lang w:val="en-US"/>
        </w:rPr>
      </w:pPr>
      <w:r w:rsidRPr="00CD77C3">
        <w:rPr>
          <w:lang w:val="en-US"/>
        </w:rPr>
        <w:t xml:space="preserve">The study found out that while the AAT improved both group’s ability to program, experienced programmers benefited more from it. Additionally, both, the learning attitude and motivation of the novice group dropped significantly, while the experienced group’s attitude significantly increased, while the motivation stayed the same. </w:t>
      </w:r>
      <w:r w:rsidRPr="00CD77C3">
        <w:rPr>
          <w:lang w:val="en-US"/>
        </w:rPr>
        <w:fldChar w:fldCharType="begin"/>
      </w:r>
      <w:r w:rsidRPr="00CD77C3">
        <w:rPr>
          <w:lang w:val="en-US"/>
        </w:rPr>
        <w:instrText xml:space="preserve"> ADDIN ZOTERO_ITEM CSL_CITATION {"citationID":"dt8YsplE","properties":{"formattedCitation":"[11]","plainCitation":"[11]","noteIndex":0},"citationItems":[{"id":92,"uris":["http://zotero.org/users/9894263/items/UYGWVN8B"],"itemData":{"id":92,"type":"article-journal","abstract":"Programming ability is the core ability of this era and can be obtained and improved through practice. In this paper, an Automated Programming Assessment system based on Mastery learning and Peer competition (APAMP) was proposed and developed. APAMP allows students to practice repeatedly by providing immediate feedback after their programs are submitted. It also presents an analytical dashboard as a competition mechanism for students to visualize their learning performance and compare their performance with peers. By incorporating APAMP into programming courses, students can master programming skills through repeated practice, and their enthusiasm for learning programming can also be encouraged by peer competition. To evaluate the effects of APAMP on the learning performance of students with programming language learning and novice students, a quasi-experiment was conducted in a high school. The experimental results showed that the learning achievement of the two groups of students improved significantly.. Moreover, the learning attitude of students in the experienced group improved significantly, with the experienced students benefiting more from the system than the novice students. In fact, the novice students showed a significant decline in learning attitude and learning motivation, which was contrary to our intuition.","container-title":"Interactive Learning Environments","DOI":"10.1080/10494820.2021.2006237","ISSN":"1049-4820","issue":"0","note":"publisher: Routledge\n_eprint: https://doi.org/10.1080/10494820.2021.2006237","page":"1-17","source":"Taylor and Francis+NEJM","title":"Effects of an automated programming assessment system on the learning performances of experienced and novice learners","volume":"0","author":[{"family":"Cheng","given":"Li-Chen"},{"family":"Li","given":"Wei"},{"family":"Tseng","given":"Judy C. R."}],"issued":{"date-parts":[["2021",11,22]]}}}],"schema":"https://github.com/citation-style-language/schema/raw/master/csl-citation.json"} </w:instrText>
      </w:r>
      <w:r w:rsidRPr="00CD77C3">
        <w:rPr>
          <w:lang w:val="en-US"/>
        </w:rPr>
        <w:fldChar w:fldCharType="separate"/>
      </w:r>
      <w:r w:rsidRPr="00CD77C3">
        <w:t>[11]</w:t>
      </w:r>
      <w:r w:rsidRPr="00CD77C3">
        <w:rPr>
          <w:lang w:val="en-US"/>
        </w:rPr>
        <w:fldChar w:fldCharType="end"/>
      </w:r>
    </w:p>
    <w:p w14:paraId="1FBB4619" w14:textId="77777777" w:rsidR="00CD77C3" w:rsidRPr="00CD77C3" w:rsidRDefault="00CD77C3" w:rsidP="00CD77C3">
      <w:pPr>
        <w:pStyle w:val="LUTNormalTimesNewRoman12"/>
        <w:rPr>
          <w:lang w:val="en-US"/>
        </w:rPr>
      </w:pPr>
      <w:r w:rsidRPr="00CD77C3">
        <w:rPr>
          <w:lang w:val="en-US"/>
        </w:rPr>
        <w:t xml:space="preserve">Aleksi Järventausta did a master’s thesis about creating the assignments and utilizing CodeGrade in the previous web programming course of LUT University, named </w:t>
      </w:r>
      <w:r w:rsidRPr="00CD77C3">
        <w:rPr>
          <w:i/>
          <w:iCs/>
          <w:lang w:val="en-US"/>
        </w:rPr>
        <w:t>Web applications</w:t>
      </w:r>
      <w:r w:rsidRPr="00CD77C3">
        <w:rPr>
          <w:lang w:val="en-US"/>
        </w:rPr>
        <w:t xml:space="preserve">. In his study, Järventausta created the weekly assignments and automatic assessments for them, and researched, how CodeGrade compares to the previous assessment tool, and how should the assignments be constructed and assessed and how does the course compare to the previous course. </w:t>
      </w:r>
      <w:r w:rsidRPr="00CD77C3">
        <w:rPr>
          <w:lang w:val="en-US"/>
        </w:rPr>
        <w:fldChar w:fldCharType="begin"/>
      </w:r>
      <w:r w:rsidRPr="00CD77C3">
        <w:rPr>
          <w:lang w:val="en-US"/>
        </w:rPr>
        <w:instrText xml:space="preserve"> ADDIN ZOTERO_ITEM CSL_CITATION {"citationID":"ieRrvk9w","properties":{"formattedCitation":"[12]","plainCitation":"[12]","noteIndex":0},"citationItems":[{"id":1,"uris":["http://zotero.org/users/9894263/items/UTKNPCRU"],"itemData":{"id":1,"type":"thesis","abstract":"Automated assessment tools have been used for over 60 years and they have evolved over the years. Now, LUT University has come to a point where a new tool, CodeGrade, is being introduced and tried out in the Web Applications course where the CodeGrade's features can be tested in many ways. At the same time the course is being renovated and it will include new programming assignments. The goal of this thesis was to find out how capable the new tool is, and how it can improve the programming assignments. Based on the feedback survey made for the students, CodeGrade performed well and got an average score of 3.8 on a scale of 1-5. The new programming assignments were seen as challenging, and most of the students saw it as a positive thing. In the future the course staff has to be extra careful with the assignment instructions as even a small misspelling in a critical point may lead to redundant work for the students.","language":"eng","license":"CC BY 4.0","note":"Accepted: 2022-04-11T15:26:59Z","source":"lutpub.lut.fi","title":"Piloting a new automated assessment tool in the Web Applications course","URL":"https://lutpub.lut.fi/handle/10024/163918","author":[{"family":"Järventausta","given":"Aleksi"}],"accessed":{"date-parts":[["2022",7,3]]},"issued":{"date-parts":[["2022"]]}}}],"schema":"https://github.com/citation-style-language/schema/raw/master/csl-citation.json"} </w:instrText>
      </w:r>
      <w:r w:rsidRPr="00CD77C3">
        <w:rPr>
          <w:lang w:val="en-US"/>
        </w:rPr>
        <w:fldChar w:fldCharType="separate"/>
      </w:r>
      <w:r w:rsidRPr="00CD77C3">
        <w:t>[12]</w:t>
      </w:r>
      <w:r w:rsidRPr="00CD77C3">
        <w:rPr>
          <w:lang w:val="en-US"/>
        </w:rPr>
        <w:fldChar w:fldCharType="end"/>
      </w:r>
    </w:p>
    <w:p w14:paraId="6E7CECD8" w14:textId="77777777" w:rsidR="00CD77C3" w:rsidRPr="00CD77C3" w:rsidRDefault="00CD77C3" w:rsidP="00CD77C3">
      <w:pPr>
        <w:pStyle w:val="LUTNormalTimesNewRoman12"/>
        <w:rPr>
          <w:lang w:val="en-US"/>
        </w:rPr>
      </w:pPr>
      <w:r w:rsidRPr="00CD77C3">
        <w:rPr>
          <w:lang w:val="en-US"/>
        </w:rPr>
        <w:t xml:space="preserve">The evaluation of the course was done using two feedback surveys. One smaller survey was conducted in the middle of the course, to give students a chance to express their concerns about the course. Additionally, a larger-scale survey was conducted in the end of the course to evaluate the course and the AAT. Additionally, student comments, behavior and feedback was taken into account. </w:t>
      </w:r>
      <w:r w:rsidRPr="00CD77C3">
        <w:rPr>
          <w:lang w:val="en-US"/>
        </w:rPr>
        <w:fldChar w:fldCharType="begin"/>
      </w:r>
      <w:r w:rsidRPr="00CD77C3">
        <w:rPr>
          <w:lang w:val="en-US"/>
        </w:rPr>
        <w:instrText xml:space="preserve"> ADDIN ZOTERO_ITEM CSL_CITATION {"citationID":"opANWhFh","properties":{"formattedCitation":"[12]","plainCitation":"[12]","noteIndex":0},"citationItems":[{"id":1,"uris":["http://zotero.org/users/9894263/items/UTKNPCRU"],"itemData":{"id":1,"type":"thesis","abstract":"Automated assessment tools have been used for over 60 years and they have evolved over the years. Now, LUT University has come to a point where a new tool, CodeGrade, is being introduced and tried out in the Web Applications course where the CodeGrade's features can be tested in many ways. At the same time the course is being renovated and it will include new programming assignments. The goal of this thesis was to find out how capable the new tool is, and how it can improve the programming assignments. Based on the feedback survey made for the students, CodeGrade performed well and got an average score of 3.8 on a scale of 1-5. The new programming assignments were seen as challenging, and most of the students saw it as a positive thing. In the future the course staff has to be extra careful with the assignment instructions as even a small misspelling in a critical point may lead to redundant work for the students.","language":"eng","license":"CC BY 4.0","note":"Accepted: 2022-04-11T15:26:59Z","source":"lutpub.lut.fi","title":"Piloting a new automated assessment tool in the Web Applications course","URL":"https://lutpub.lut.fi/handle/10024/163918","author":[{"family":"Järventausta","given":"Aleksi"}],"accessed":{"date-parts":[["2022",7,3]]},"issued":{"date-parts":[["2022"]]}}}],"schema":"https://github.com/citation-style-language/schema/raw/master/csl-citation.json"} </w:instrText>
      </w:r>
      <w:r w:rsidRPr="00CD77C3">
        <w:rPr>
          <w:lang w:val="en-US"/>
        </w:rPr>
        <w:fldChar w:fldCharType="separate"/>
      </w:r>
      <w:r w:rsidRPr="00CD77C3">
        <w:t>[12]</w:t>
      </w:r>
      <w:r w:rsidRPr="00CD77C3">
        <w:rPr>
          <w:lang w:val="en-US"/>
        </w:rPr>
        <w:fldChar w:fldCharType="end"/>
      </w:r>
    </w:p>
    <w:p w14:paraId="49970A69" w14:textId="77777777" w:rsidR="00CD77C3" w:rsidRPr="00CD77C3" w:rsidRDefault="00CD77C3" w:rsidP="00CD77C3">
      <w:pPr>
        <w:pStyle w:val="LUTNormalTimesNewRoman12"/>
        <w:rPr>
          <w:lang w:val="en-US"/>
        </w:rPr>
      </w:pPr>
      <w:r w:rsidRPr="00CD77C3">
        <w:rPr>
          <w:lang w:val="en-US"/>
        </w:rPr>
        <w:t xml:space="preserve">As in previously mentioned research, Järventausta’s research indicated the importance of the feedback provided by the AAT. Furthermore, the course was considered an improvement in almost every aspect compared to the previous course. An important find was the difficulty curve of the course, as the number of students who submitted an assignment dropped drastically from week 4. </w:t>
      </w:r>
      <w:r w:rsidRPr="00CD77C3">
        <w:rPr>
          <w:lang w:val="en-US"/>
        </w:rPr>
        <w:lastRenderedPageBreak/>
        <w:t xml:space="preserve">Järventausta’s research also pointed out that the feedback and assignment descriptions needed to be rewritten. </w:t>
      </w:r>
      <w:r w:rsidRPr="00CD77C3">
        <w:rPr>
          <w:lang w:val="en-US"/>
        </w:rPr>
        <w:fldChar w:fldCharType="begin"/>
      </w:r>
      <w:r w:rsidRPr="00CD77C3">
        <w:rPr>
          <w:lang w:val="en-US"/>
        </w:rPr>
        <w:instrText xml:space="preserve"> ADDIN ZOTERO_ITEM CSL_CITATION {"citationID":"yWg2XDny","properties":{"formattedCitation":"[12]","plainCitation":"[12]","noteIndex":0},"citationItems":[{"id":1,"uris":["http://zotero.org/users/9894263/items/UTKNPCRU"],"itemData":{"id":1,"type":"thesis","abstract":"Automated assessment tools have been used for over 60 years and they have evolved over the years. Now, LUT University has come to a point where a new tool, CodeGrade, is being introduced and tried out in the Web Applications course where the CodeGrade's features can be tested in many ways. At the same time the course is being renovated and it will include new programming assignments. The goal of this thesis was to find out how capable the new tool is, and how it can improve the programming assignments. Based on the feedback survey made for the students, CodeGrade performed well and got an average score of 3.8 on a scale of 1-5. The new programming assignments were seen as challenging, and most of the students saw it as a positive thing. In the future the course staff has to be extra careful with the assignment instructions as even a small misspelling in a critical point may lead to redundant work for the students.","language":"eng","license":"CC BY 4.0","note":"Accepted: 2022-04-11T15:26:59Z","source":"lutpub.lut.fi","title":"Piloting a new automated assessment tool in the Web Applications course","URL":"https://lutpub.lut.fi/handle/10024/163918","author":[{"family":"Järventausta","given":"Aleksi"}],"accessed":{"date-parts":[["2022",7,3]]},"issued":{"date-parts":[["2022"]]}}}],"schema":"https://github.com/citation-style-language/schema/raw/master/csl-citation.json"} </w:instrText>
      </w:r>
      <w:r w:rsidRPr="00CD77C3">
        <w:rPr>
          <w:lang w:val="en-US"/>
        </w:rPr>
        <w:fldChar w:fldCharType="separate"/>
      </w:r>
      <w:r w:rsidRPr="00CD77C3">
        <w:t>[12]</w:t>
      </w:r>
      <w:r w:rsidRPr="00CD77C3">
        <w:rPr>
          <w:lang w:val="en-US"/>
        </w:rPr>
        <w:fldChar w:fldCharType="end"/>
      </w:r>
    </w:p>
    <w:p w14:paraId="4277465F" w14:textId="77777777" w:rsidR="00CD77C3" w:rsidRPr="00CD77C3" w:rsidRDefault="00CD77C3" w:rsidP="00CD77C3">
      <w:pPr>
        <w:pStyle w:val="LUTNormalTimesNewRoman12"/>
      </w:pPr>
      <w:r w:rsidRPr="00CD77C3">
        <w:t xml:space="preserve">Based on the research already done on the subject, </w:t>
      </w:r>
      <w:r w:rsidRPr="00CD77C3">
        <w:rPr>
          <w:lang w:val="en-US"/>
        </w:rPr>
        <w:t>the feedback provided by the AAT needs to be clear and give enough information about a failed test. Additionally, the assignment descriptions need to be detailed enough to not be ambiguous.</w:t>
      </w:r>
      <w:r w:rsidRPr="00CD77C3">
        <w:t xml:space="preserve"> The related research also suggest that more experienced programmers have a greater experience and gain more from automatic assessment.</w:t>
      </w:r>
    </w:p>
    <w:p w14:paraId="74D37763" w14:textId="77777777" w:rsidR="00CD77C3" w:rsidRPr="00CD77C3" w:rsidRDefault="00CD77C3" w:rsidP="00CD77C3">
      <w:pPr>
        <w:pStyle w:val="LUTNormalTimesNewRoman12"/>
      </w:pPr>
      <w:r w:rsidRPr="00CD77C3">
        <w:t xml:space="preserve">It is also noteworthy that according to the previous research, </w:t>
      </w:r>
    </w:p>
    <w:p w14:paraId="6F97F8BD" w14:textId="77777777" w:rsidR="00CD77C3" w:rsidRPr="00CD77C3" w:rsidRDefault="00CD77C3" w:rsidP="00CD77C3">
      <w:pPr>
        <w:pStyle w:val="LUTNormalTimesNewRoman12"/>
        <w:rPr>
          <w:lang w:val="en-US"/>
        </w:rPr>
      </w:pPr>
      <w:r w:rsidRPr="00CD77C3">
        <w:rPr>
          <w:lang w:val="en-US"/>
        </w:rPr>
        <w:t xml:space="preserve"> </w:t>
      </w:r>
    </w:p>
    <w:p w14:paraId="342E5A87" w14:textId="77777777" w:rsidR="00CD77C3" w:rsidRPr="00CD77C3" w:rsidRDefault="00CD77C3" w:rsidP="00CD77C3">
      <w:pPr>
        <w:pStyle w:val="LUTNormalTimesNewRoman12"/>
        <w:rPr>
          <w:b/>
          <w:i/>
        </w:rPr>
      </w:pPr>
      <w:r w:rsidRPr="00CD77C3">
        <w:rPr>
          <w:b/>
          <w:i/>
        </w:rPr>
        <w:t>Version 2</w:t>
      </w:r>
    </w:p>
    <w:p w14:paraId="7153CE39" w14:textId="77777777" w:rsidR="00CD77C3" w:rsidRPr="00CD77C3" w:rsidRDefault="00CD77C3" w:rsidP="00CD77C3">
      <w:pPr>
        <w:pStyle w:val="LUTNormalTimesNewRoman12"/>
      </w:pPr>
      <w:r w:rsidRPr="00CD77C3">
        <w:rPr>
          <w:lang w:val="en-US"/>
        </w:rPr>
        <w:t xml:space="preserve">As automatic assessment in education environment has been around for over sixty years, it has been the topic of numerous research. </w:t>
      </w:r>
      <w:r w:rsidRPr="00CD77C3">
        <w:t xml:space="preserve">This section covers an integrative literature review of the topic of automatic assessment in </w:t>
      </w:r>
      <w:r w:rsidRPr="00CD77C3">
        <w:rPr>
          <w:lang w:val="en-US"/>
        </w:rPr>
        <w:t xml:space="preserve">a programming education </w:t>
      </w:r>
      <w:r w:rsidRPr="00CD77C3">
        <w:t>environment and compiles relevant findings of different research and analyses it.</w:t>
      </w:r>
    </w:p>
    <w:p w14:paraId="51B6F64E" w14:textId="77777777" w:rsidR="00A97C3F" w:rsidRPr="00CD77C3" w:rsidRDefault="00A97C3F" w:rsidP="00CD77C3">
      <w:pPr>
        <w:rPr>
          <w:lang w:val="en-GB"/>
        </w:rPr>
      </w:pPr>
    </w:p>
    <w:sectPr w:rsidR="00A97C3F" w:rsidRPr="00CD77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A86C73"/>
    <w:multiLevelType w:val="hybridMultilevel"/>
    <w:tmpl w:val="6F3A6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6261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E39"/>
    <w:rsid w:val="00135E39"/>
    <w:rsid w:val="00686D59"/>
    <w:rsid w:val="009A4A1D"/>
    <w:rsid w:val="00A97C3F"/>
    <w:rsid w:val="00CD77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C1573AC-3F12-4C8D-B88A-354796F46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86D5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UTNormalTimesNewRoman12">
    <w:name w:val="LUT Normal Times New Roman 12"/>
    <w:basedOn w:val="Normal"/>
    <w:link w:val="LUTNormalTimesNewRoman12Char"/>
    <w:qFormat/>
    <w:rsid w:val="00686D59"/>
    <w:pPr>
      <w:spacing w:line="360" w:lineRule="auto"/>
      <w:jc w:val="both"/>
    </w:pPr>
    <w:rPr>
      <w:rFonts w:ascii="Times New Roman" w:hAnsi="Times New Roman" w:cs="Times New Roman"/>
      <w:sz w:val="24"/>
      <w:szCs w:val="24"/>
      <w:lang w:val="en-GB"/>
    </w:rPr>
  </w:style>
  <w:style w:type="character" w:customStyle="1" w:styleId="LUTNormalTimesNewRoman12Char">
    <w:name w:val="LUT Normal Times New Roman 12 Char"/>
    <w:basedOn w:val="DefaultParagraphFont"/>
    <w:link w:val="LUTNormalTimesNewRoman12"/>
    <w:rsid w:val="00686D59"/>
    <w:rPr>
      <w:rFonts w:ascii="Times New Roman" w:hAnsi="Times New Roman" w:cs="Times New Roman"/>
      <w:sz w:val="24"/>
      <w:szCs w:val="24"/>
      <w:lang w:val="en-GB"/>
    </w:rPr>
  </w:style>
  <w:style w:type="paragraph" w:customStyle="1" w:styleId="LUTHeading2">
    <w:name w:val="LUT Heading 2"/>
    <w:basedOn w:val="Heading2"/>
    <w:qFormat/>
    <w:rsid w:val="00686D59"/>
    <w:pPr>
      <w:spacing w:after="480" w:line="360" w:lineRule="auto"/>
      <w:jc w:val="both"/>
    </w:pPr>
    <w:rPr>
      <w:rFonts w:ascii="Times New Roman" w:hAnsi="Times New Roman" w:cs="Times New Roman"/>
      <w:color w:val="auto"/>
      <w:lang w:val="en-GB"/>
    </w:rPr>
  </w:style>
  <w:style w:type="character" w:customStyle="1" w:styleId="Heading2Char">
    <w:name w:val="Heading 2 Char"/>
    <w:basedOn w:val="DefaultParagraphFont"/>
    <w:link w:val="Heading2"/>
    <w:uiPriority w:val="9"/>
    <w:semiHidden/>
    <w:rsid w:val="00686D5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066</Words>
  <Characters>17478</Characters>
  <Application>Microsoft Office Word</Application>
  <DocSecurity>0</DocSecurity>
  <Lines>145</Lines>
  <Paragraphs>41</Paragraphs>
  <ScaleCrop>false</ScaleCrop>
  <Company/>
  <LinksUpToDate>false</LinksUpToDate>
  <CharactersWithSpaces>20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i Huusko</dc:creator>
  <cp:keywords/>
  <dc:description/>
  <cp:lastModifiedBy>Vili Huusko</cp:lastModifiedBy>
  <cp:revision>3</cp:revision>
  <dcterms:created xsi:type="dcterms:W3CDTF">2023-02-06T11:35:00Z</dcterms:created>
  <dcterms:modified xsi:type="dcterms:W3CDTF">2023-02-06T11:36:00Z</dcterms:modified>
</cp:coreProperties>
</file>